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8416EA" w14:textId="77777777" w:rsidR="00CE4222" w:rsidRPr="004E6B97" w:rsidRDefault="00CE4222" w:rsidP="00CE4222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4578C">
        <w:rPr>
          <w:rFonts w:ascii="Times New Roman" w:hAnsi="Times New Roman" w:cs="Times New Roman"/>
          <w:b/>
          <w:sz w:val="24"/>
          <w:szCs w:val="24"/>
        </w:rPr>
        <w:t xml:space="preserve">Daftar </w:t>
      </w:r>
      <w:proofErr w:type="spellStart"/>
      <w:r w:rsidRPr="00E4578C">
        <w:rPr>
          <w:rFonts w:ascii="Times New Roman" w:hAnsi="Times New Roman" w:cs="Times New Roman"/>
          <w:b/>
          <w:sz w:val="24"/>
          <w:szCs w:val="24"/>
        </w:rPr>
        <w:t>Puskata</w:t>
      </w:r>
      <w:proofErr w:type="spellEnd"/>
      <w:r w:rsidRPr="00A43CF8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43CF8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43CF8">
        <w:rPr>
          <w:rFonts w:ascii="Times New Roman" w:hAnsi="Times New Roman" w:cs="Times New Roman"/>
          <w:b/>
          <w:sz w:val="24"/>
          <w:szCs w:val="24"/>
        </w:rPr>
        <w:fldChar w:fldCharType="separate"/>
      </w:r>
    </w:p>
    <w:p w14:paraId="17700626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srowi, &amp; Suwandi. 2008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M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hami Penelitian Kualitatif.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>Jakarta 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Rineka Cipta.</w:t>
      </w:r>
    </w:p>
    <w:p w14:paraId="3FA88BF0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Riyadi, &amp; Bratakusuma, </w:t>
      </w:r>
      <w:r>
        <w:rPr>
          <w:rFonts w:ascii="Times New Roman" w:hAnsi="Times New Roman" w:cs="Times New Roman"/>
          <w:noProof/>
          <w:sz w:val="24"/>
          <w:szCs w:val="24"/>
        </w:rPr>
        <w:t>D. 2003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Perencanaan Pembangunan Daerah (Strategi Menggali Potensi D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am Mewujudkan Otonomi Daerah). 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>Jakarta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PT Gramedia Pustaka Utama.</w:t>
      </w:r>
    </w:p>
    <w:p w14:paraId="400D4F81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onny, S. 2003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Ekonomi Manajemen Sumber Daya Manusia dan Ketenagakerjaan.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Yogyakarta 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Graha Ilmu.</w:t>
      </w:r>
    </w:p>
    <w:p w14:paraId="59AFCF1E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barsono. 2005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Analisis Kebijakan Pu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ik Konsep, Teori dan Aplikasi. </w:t>
      </w:r>
      <w:r>
        <w:rPr>
          <w:rFonts w:ascii="Times New Roman" w:hAnsi="Times New Roman" w:cs="Times New Roman"/>
          <w:iCs/>
          <w:noProof/>
          <w:sz w:val="24"/>
          <w:szCs w:val="24"/>
        </w:rPr>
        <w:t>Y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ogyakarta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Pustaka Pelajar.</w:t>
      </w:r>
    </w:p>
    <w:p w14:paraId="48A9A823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. 2011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ANTITATIF, KUALITATIF dan R&amp;D. 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Bandung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14:paraId="2FA41252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maryadi, I. N. 2005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Perencanaan pembangunan daerah o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nom &amp; pemberdayaan masyarakat. 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Jakarta</w:t>
      </w:r>
      <w:r w:rsidRPr="00C52AFC">
        <w:rPr>
          <w:rFonts w:ascii="Times New Roman" w:hAnsi="Times New Roman" w:cs="Times New Roman"/>
          <w:noProof/>
          <w:sz w:val="24"/>
          <w:szCs w:val="24"/>
        </w:rPr>
        <w:t>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Citra Utama.</w:t>
      </w:r>
    </w:p>
    <w:p w14:paraId="445F91D4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wanto, &amp; Donni, J. P. 2011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Manajemen SDM dalam Organisasi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blikdan Bisnis, cetakan kedua. 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Bandung: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lfabeta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6A5B24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idjaja, Prof. Drs, H. 2005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penyelenggaraan otonomi daerah di indonesia dalam rangka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sialisasi UU No.32 Tahun 2014. 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Bandung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PT. Raja grafindo persada.</w:t>
      </w:r>
    </w:p>
    <w:p w14:paraId="083747DA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ilson, T. 1996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Empowerment Manual.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London: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Gower.</w:t>
      </w:r>
    </w:p>
    <w:p w14:paraId="4BCC2C85" w14:textId="77777777" w:rsidR="00CE4222" w:rsidRDefault="00CE4222" w:rsidP="00CE4222">
      <w:r w:rsidRPr="00A43CF8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p w14:paraId="72D4B83D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kmaliyah, M. 2013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Pendekatan dan Strategi Pemberdayaan Masyarakat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 </w:t>
      </w:r>
      <w:r w:rsidRPr="00A07D5E">
        <w:rPr>
          <w:rFonts w:ascii="Times New Roman" w:hAnsi="Times New Roman" w:cs="Times New Roman"/>
          <w:iCs/>
          <w:noProof/>
          <w:sz w:val="24"/>
          <w:szCs w:val="24"/>
        </w:rPr>
        <w:t>53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5ACF8C4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Apriyanto, C., Hermini, &amp; Sulistiowati. (n.d.). 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>Kebijakan Pemerintah Daerah Kabupaten Brebes Dalam Pemberdayaan Petani Bawang Merah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.</w:t>
      </w:r>
    </w:p>
    <w:p w14:paraId="37D053BE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holisin. 2011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>Pemberdayaan Masyarakat(Disampaikan Pada Gladi Manajemen Pemerintahan Desa Bagi Kepala Bagian/Kepala Urusan Hasil Pengisian Tahun 2011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Di Lingkungan Kabupaten Sleman,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 xml:space="preserve"> 19-20 Desember 2011)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 http://staff.uny.ac.id/sites/default/files/tmp/PEMBERDAYAAN MASYARAKAT.pdf</w:t>
      </w:r>
    </w:p>
    <w:p w14:paraId="4E296003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imas Prayoga. 2017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>Kebijakan Pemberdayaan Organisasi Kemasyarakatan Berdasarkan UU No.17 Tahun 2013 Tentang Organisasi Kemasyarakatan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9E6D84">
        <w:rPr>
          <w:rFonts w:ascii="Times New Roman" w:hAnsi="Times New Roman" w:cs="Times New Roman"/>
          <w:iCs/>
          <w:noProof/>
          <w:sz w:val="24"/>
          <w:szCs w:val="24"/>
        </w:rPr>
        <w:t>(Studi Kasus di Kota Pontianak)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4553194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E6D84">
        <w:rPr>
          <w:rFonts w:ascii="Times New Roman" w:hAnsi="Times New Roman" w:cs="Times New Roman"/>
          <w:noProof/>
          <w:sz w:val="24"/>
          <w:szCs w:val="24"/>
        </w:rPr>
        <w:t>Soares, A., Nur</w:t>
      </w:r>
      <w:r>
        <w:rPr>
          <w:rFonts w:ascii="Times New Roman" w:hAnsi="Times New Roman" w:cs="Times New Roman"/>
          <w:noProof/>
          <w:sz w:val="24"/>
          <w:szCs w:val="24"/>
        </w:rPr>
        <w:t>pratiwi, R., &amp; Makmur, M. 2015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Peranan Pemerintah Daerah Dalam Perencanaan Pembangunan Daerah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Jurnal Ilmu Sosial Dan Ilmu Politik Universitas Tribhuwana Tunggadewi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 </w:t>
      </w:r>
      <w:r w:rsidRPr="00A07D5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14:paraId="735BB01D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oeprapto, H. R. R. 2003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Pengembangan Kapasitas Pemerintah Daerah Menuju Good Government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Pidato Pengukuhan Guru Besar Dalam Ilmu Administrasi Pembangunan Pada Fakultas Ilmu Administrasi Universitas Brawijaya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F802EF7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orni, P. D. 2012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EKSISTENSI LEMBAGA SWADAYA MASYARAKAT DI KALIMANTAN BARAT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Badan Penelitian Dan Pengembangan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Kementerian Dalam Negeri Jakarta Pusat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9678E6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tjiatmi, S., &amp; Zainudin, A. 2020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52AFC">
        <w:rPr>
          <w:rFonts w:ascii="Times New Roman" w:hAnsi="Times New Roman" w:cs="Times New Roman"/>
          <w:iCs/>
          <w:noProof/>
          <w:sz w:val="24"/>
          <w:szCs w:val="24"/>
        </w:rPr>
        <w:t>Diktat Mata Kuliah Sosiologi Pemerintahan</w:t>
      </w:r>
      <w:r w:rsidRPr="00C52AFC">
        <w:rPr>
          <w:rFonts w:ascii="Times New Roman" w:hAnsi="Times New Roman" w:cs="Times New Roman"/>
          <w:noProof/>
          <w:sz w:val="24"/>
          <w:szCs w:val="24"/>
        </w:rPr>
        <w:t>.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 1–84. http://repository.upstegal.ac.id/2967/1/DIKTAT Mata Kuliah Sosiologi Pemerintahan.pdf</w:t>
      </w:r>
    </w:p>
    <w:p w14:paraId="0EA8C7C1" w14:textId="77777777" w:rsidR="00CE4222" w:rsidRPr="009E6D84" w:rsidRDefault="00CE4222" w:rsidP="00CE422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usdiyanto. 2015</w:t>
      </w:r>
      <w:r w:rsidRPr="009E6D84">
        <w:rPr>
          <w:rFonts w:ascii="Times New Roman" w:hAnsi="Times New Roman" w:cs="Times New Roman"/>
          <w:noProof/>
          <w:sz w:val="24"/>
          <w:szCs w:val="24"/>
        </w:rPr>
        <w:t xml:space="preserve">. Kontruksi Kerjasama LSM dan Pemerintah Dalam Pembangunan Daerah Perspektif Undnag-undang Keormasan. </w:t>
      </w:r>
      <w:r w:rsidRPr="009E6D84">
        <w:rPr>
          <w:rFonts w:ascii="Times New Roman" w:hAnsi="Times New Roman" w:cs="Times New Roman"/>
          <w:i/>
          <w:iCs/>
          <w:noProof/>
          <w:sz w:val="24"/>
          <w:szCs w:val="24"/>
        </w:rPr>
        <w:t>FIAT JUSTISIA:Jurnal Ilmu Huku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Volume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6 No.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9E6D84">
        <w:rPr>
          <w:rFonts w:ascii="Times New Roman" w:hAnsi="Times New Roman" w:cs="Times New Roman"/>
          <w:noProof/>
          <w:sz w:val="24"/>
          <w:szCs w:val="24"/>
        </w:rPr>
        <w:t>. https://doi.org/10.25041/fiatjustisia.v6no2.325</w:t>
      </w:r>
    </w:p>
    <w:p w14:paraId="7C03F36D" w14:textId="77777777" w:rsidR="00CE4222" w:rsidRPr="00A43CF8" w:rsidRDefault="00CE4222" w:rsidP="00CE4222">
      <w:pPr>
        <w:rPr>
          <w:rFonts w:ascii="Times New Roman" w:hAnsi="Times New Roman" w:cs="Times New Roman"/>
          <w:color w:val="0070C0"/>
          <w:sz w:val="24"/>
          <w:szCs w:val="24"/>
        </w:rPr>
      </w:pPr>
      <w:hyperlink r:id="rId5" w:history="1">
        <w:r w:rsidRPr="00A43CF8">
          <w:rPr>
            <w:rStyle w:val="Hyperlink"/>
            <w:rFonts w:ascii="Times New Roman" w:hAnsi="Times New Roman" w:cs="Times New Roman"/>
            <w:color w:val="0070C0"/>
            <w:sz w:val="24"/>
            <w:szCs w:val="24"/>
          </w:rPr>
          <w:t>https://www.brebeskab.go.id/index.php/pages/sejarah</w:t>
        </w:r>
      </w:hyperlink>
      <w:r w:rsidRPr="00A43CF8">
        <w:rPr>
          <w:rFonts w:ascii="Times New Roman" w:hAnsi="Times New Roman" w:cs="Times New Roman"/>
          <w:color w:val="0070C0"/>
          <w:sz w:val="24"/>
          <w:szCs w:val="24"/>
        </w:rPr>
        <w:t xml:space="preserve"> di </w:t>
      </w:r>
      <w:proofErr w:type="spellStart"/>
      <w:r w:rsidRPr="00A43CF8">
        <w:rPr>
          <w:rFonts w:ascii="Times New Roman" w:hAnsi="Times New Roman" w:cs="Times New Roman"/>
          <w:color w:val="0070C0"/>
          <w:sz w:val="24"/>
          <w:szCs w:val="24"/>
        </w:rPr>
        <w:t>ambil</w:t>
      </w:r>
      <w:proofErr w:type="spellEnd"/>
      <w:r w:rsidRPr="00A43CF8">
        <w:rPr>
          <w:rFonts w:ascii="Times New Roman" w:hAnsi="Times New Roman" w:cs="Times New Roman"/>
          <w:color w:val="0070C0"/>
          <w:sz w:val="24"/>
          <w:szCs w:val="24"/>
        </w:rPr>
        <w:t xml:space="preserve"> pada </w:t>
      </w:r>
      <w:proofErr w:type="spellStart"/>
      <w:r w:rsidRPr="00A43CF8">
        <w:rPr>
          <w:rFonts w:ascii="Times New Roman" w:hAnsi="Times New Roman" w:cs="Times New Roman"/>
          <w:color w:val="0070C0"/>
          <w:sz w:val="24"/>
          <w:szCs w:val="24"/>
        </w:rPr>
        <w:t>tanggal</w:t>
      </w:r>
      <w:proofErr w:type="spellEnd"/>
      <w:r w:rsidRPr="00A43CF8">
        <w:rPr>
          <w:rFonts w:ascii="Times New Roman" w:hAnsi="Times New Roman" w:cs="Times New Roman"/>
          <w:color w:val="0070C0"/>
          <w:sz w:val="24"/>
          <w:szCs w:val="24"/>
        </w:rPr>
        <w:t xml:space="preserve"> 18 </w:t>
      </w:r>
      <w:proofErr w:type="spellStart"/>
      <w:r w:rsidRPr="00A43CF8">
        <w:rPr>
          <w:rFonts w:ascii="Times New Roman" w:hAnsi="Times New Roman" w:cs="Times New Roman"/>
          <w:color w:val="0070C0"/>
          <w:sz w:val="24"/>
          <w:szCs w:val="24"/>
        </w:rPr>
        <w:t>juli</w:t>
      </w:r>
      <w:proofErr w:type="spellEnd"/>
      <w:r w:rsidRPr="00A43CF8">
        <w:rPr>
          <w:rFonts w:ascii="Times New Roman" w:hAnsi="Times New Roman" w:cs="Times New Roman"/>
          <w:color w:val="0070C0"/>
          <w:sz w:val="24"/>
          <w:szCs w:val="24"/>
        </w:rPr>
        <w:t xml:space="preserve"> 2022</w:t>
      </w:r>
    </w:p>
    <w:p w14:paraId="3E9EA544" w14:textId="77777777" w:rsidR="00CE4222" w:rsidRDefault="00CE4222" w:rsidP="00CE4222"/>
    <w:p w14:paraId="67370787" w14:textId="77777777" w:rsidR="00CE4222" w:rsidRDefault="00CE4222" w:rsidP="00CE4222">
      <w:r>
        <w:br w:type="page"/>
      </w:r>
    </w:p>
    <w:p w14:paraId="4528C07A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lastRenderedPageBreak/>
        <w:t>Lampiran 1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C6452">
        <w:rPr>
          <w:rFonts w:ascii="Times New Roman" w:hAnsi="Times New Roman" w:cs="Times New Roman"/>
          <w:b/>
          <w:sz w:val="24"/>
          <w:szCs w:val="24"/>
        </w:rPr>
        <w:t>PEDOMAN PROSEDUR WAWANCARA DAN KUESIONER</w:t>
      </w:r>
    </w:p>
    <w:p w14:paraId="476CDA84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A.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ngantar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uesioner</w:t>
      </w:r>
      <w:proofErr w:type="spellEnd"/>
    </w:p>
    <w:p w14:paraId="3607DDC2" w14:textId="77777777" w:rsidR="00CE4222" w:rsidRPr="00CC6452" w:rsidRDefault="00CE4222" w:rsidP="00CE4222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alam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erikas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66D33337" w14:textId="77777777" w:rsidR="00CE4222" w:rsidRPr="00CC6452" w:rsidRDefault="00CE4222" w:rsidP="00CE4222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perkenal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(universitas).</w:t>
      </w:r>
    </w:p>
    <w:p w14:paraId="4F60B9B8" w14:textId="77777777" w:rsidR="00CE4222" w:rsidRPr="00CC6452" w:rsidRDefault="00CE4222" w:rsidP="00CE4222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15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i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4CC1A188" w14:textId="77777777" w:rsidR="00CE4222" w:rsidRPr="00CC6452" w:rsidRDefault="00CE4222" w:rsidP="00CE4222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3B5EC881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B. Tuju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uesioner</w:t>
      </w:r>
      <w:proofErr w:type="spellEnd"/>
    </w:p>
    <w:p w14:paraId="3E3EDE7F" w14:textId="77777777" w:rsidR="00CE4222" w:rsidRPr="00CC6452" w:rsidRDefault="00CE4222" w:rsidP="00CE4222">
      <w:pPr>
        <w:spacing w:line="360" w:lineRule="auto"/>
        <w:ind w:left="284" w:firstLine="436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Tuju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“Per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erah Dalam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Lembaga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wada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Masyarakat di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Brebes”.</w:t>
      </w:r>
    </w:p>
    <w:p w14:paraId="0CEA7B9E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C.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rosedur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uesioner</w:t>
      </w:r>
      <w:proofErr w:type="spellEnd"/>
    </w:p>
    <w:p w14:paraId="1A9508D5" w14:textId="77777777" w:rsidR="00CE4222" w:rsidRPr="00CC6452" w:rsidRDefault="00CE4222" w:rsidP="00CE4222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ji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usioner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6280A234" w14:textId="77777777" w:rsidR="00CE4222" w:rsidRPr="00CC6452" w:rsidRDefault="00CE4222" w:rsidP="00CE4222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dapatn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7BDB8206" w14:textId="77777777" w:rsidR="00CE4222" w:rsidRPr="00CC6452" w:rsidRDefault="00CE4222" w:rsidP="00CE4222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rekam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recorder.</w:t>
      </w:r>
    </w:p>
    <w:p w14:paraId="2F1817EB" w14:textId="77777777" w:rsidR="00CE4222" w:rsidRPr="00CC6452" w:rsidRDefault="00CE4222" w:rsidP="00CE4222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4A5A5009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D. Kesimpulan d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nutup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uesioner</w:t>
      </w:r>
      <w:proofErr w:type="spellEnd"/>
    </w:p>
    <w:p w14:paraId="05BD55EB" w14:textId="77777777" w:rsidR="00CE4222" w:rsidRPr="00CC6452" w:rsidRDefault="00CE4222" w:rsidP="00CE4222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wawan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angkum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ha</w:t>
      </w:r>
      <w:r>
        <w:rPr>
          <w:rFonts w:ascii="Times New Roman" w:hAnsi="Times New Roman" w:cs="Times New Roman"/>
          <w:sz w:val="24"/>
          <w:szCs w:val="24"/>
        </w:rPr>
        <w:t>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</w:t>
      </w:r>
    </w:p>
    <w:p w14:paraId="4B95DA62" w14:textId="77777777" w:rsidR="00CE4222" w:rsidRPr="00314E2F" w:rsidRDefault="00CE4222" w:rsidP="00CE4222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4EE7BC6A" w14:textId="77777777" w:rsidR="00CE4222" w:rsidRPr="00314E2F" w:rsidRDefault="00CE4222" w:rsidP="00CE4222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alam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  <w:r w:rsidRPr="00314E2F">
        <w:rPr>
          <w:rFonts w:ascii="Times New Roman" w:hAnsi="Times New Roman" w:cs="Times New Roman"/>
          <w:sz w:val="24"/>
          <w:szCs w:val="24"/>
        </w:rPr>
        <w:br w:type="page"/>
      </w:r>
    </w:p>
    <w:p w14:paraId="2B340E0B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lastRenderedPageBreak/>
        <w:t>Lampiran 2.</w:t>
      </w:r>
    </w:p>
    <w:p w14:paraId="070B862E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Daftar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rtanyaa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Lembaga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Swaday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Masyarakat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Brebes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60273F71" w14:textId="77777777" w:rsidR="00CE4222" w:rsidRPr="00077EB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5CB9BCBF" w14:textId="77777777" w:rsidR="00CE4222" w:rsidRPr="00077EB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ndala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5C8ADE66" w14:textId="77777777" w:rsidR="00CE4222" w:rsidRPr="00077EB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5682E84A" w14:textId="77777777" w:rsidR="00CE4222" w:rsidRPr="00077EB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U No 17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syara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SM?</w:t>
      </w:r>
    </w:p>
    <w:p w14:paraId="771634AC" w14:textId="77777777" w:rsidR="00CE4222" w:rsidRPr="00226217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pa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mbag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mbaga </w:t>
      </w:r>
      <w:proofErr w:type="spellStart"/>
      <w:r>
        <w:rPr>
          <w:rFonts w:ascii="Times New Roman" w:hAnsi="Times New Roman" w:cs="Times New Roman"/>
          <w:sz w:val="24"/>
          <w:szCs w:val="24"/>
        </w:rPr>
        <w:t>swa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29EFA9DD" w14:textId="77777777" w:rsidR="00CE422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i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pa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mbagaan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6A545508" w14:textId="77777777" w:rsidR="00CE422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DM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SM?</w:t>
      </w:r>
    </w:p>
    <w:p w14:paraId="404EF444" w14:textId="77777777" w:rsidR="00CE4222" w:rsidRDefault="00CE4222" w:rsidP="00CE4222">
      <w:pPr>
        <w:pStyle w:val="ListParagraph"/>
        <w:numPr>
          <w:ilvl w:val="0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i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D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2FFD9ECF" w14:textId="77777777" w:rsidR="00CE4222" w:rsidRPr="00226217" w:rsidRDefault="00CE4222" w:rsidP="00CE422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FC23754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lastRenderedPageBreak/>
        <w:t>Lampiran 3.</w:t>
      </w:r>
    </w:p>
    <w:p w14:paraId="48D159F9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ftar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Daerah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esatu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angs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olitik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(KESBANGPOL)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Brebes.</w:t>
      </w:r>
    </w:p>
    <w:p w14:paraId="227571BC" w14:textId="77777777" w:rsidR="00CE4222" w:rsidRPr="00226217" w:rsidRDefault="00CE4222" w:rsidP="00CE4222">
      <w:pPr>
        <w:pStyle w:val="ListParagraph"/>
        <w:numPr>
          <w:ilvl w:val="0"/>
          <w:numId w:val="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26217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22621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2621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26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26217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Pr="00226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bangpol</w:t>
      </w:r>
      <w:proofErr w:type="spellEnd"/>
      <w:r w:rsidRPr="00226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2621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SM?</w:t>
      </w:r>
    </w:p>
    <w:p w14:paraId="0E990FB1" w14:textId="77777777" w:rsidR="00CE4222" w:rsidRPr="00D64E72" w:rsidRDefault="00CE4222" w:rsidP="00CE4222">
      <w:pPr>
        <w:pStyle w:val="ListParagraph"/>
        <w:numPr>
          <w:ilvl w:val="0"/>
          <w:numId w:val="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bangp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SM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rebes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20FBBD57" w14:textId="77777777" w:rsidR="00CE4222" w:rsidRPr="009633A7" w:rsidRDefault="00CE4222" w:rsidP="00CE4222">
      <w:pPr>
        <w:pStyle w:val="ListParagraph"/>
        <w:numPr>
          <w:ilvl w:val="0"/>
          <w:numId w:val="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SM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ebes?</w:t>
      </w:r>
    </w:p>
    <w:p w14:paraId="749B6362" w14:textId="77777777" w:rsidR="00CE4222" w:rsidRPr="00226217" w:rsidRDefault="00CE4222" w:rsidP="00CE4222">
      <w:pPr>
        <w:pStyle w:val="ListParagraph"/>
        <w:numPr>
          <w:ilvl w:val="0"/>
          <w:numId w:val="6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pak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S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ebes?</w:t>
      </w:r>
    </w:p>
    <w:p w14:paraId="084089F6" w14:textId="77777777" w:rsidR="00CE4222" w:rsidRPr="00D64E7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64E72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EF95073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4.</w:t>
      </w:r>
    </w:p>
    <w:p w14:paraId="2D901A74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Daftar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rtanyaa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uesioner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Lembaga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Swaday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Masyarakat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Brebes.</w:t>
      </w:r>
    </w:p>
    <w:p w14:paraId="0C53A358" w14:textId="77777777" w:rsidR="00CE4222" w:rsidRPr="00CC6452" w:rsidRDefault="00CE4222" w:rsidP="00CE4222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Peran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Daerah Dalam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Lembaga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Swadaya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Masyarakat di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Brebes.</w:t>
      </w:r>
    </w:p>
    <w:p w14:paraId="7FAE1A37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>Bapak/Ibu/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Terhormat</w:t>
      </w:r>
    </w:p>
    <w:p w14:paraId="5530B979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Lembaga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wada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Masyarakat di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Brebes.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ga</w:t>
      </w:r>
      <w:r>
        <w:rPr>
          <w:rFonts w:ascii="Times New Roman" w:hAnsi="Times New Roman" w:cs="Times New Roman"/>
          <w:sz w:val="24"/>
          <w:szCs w:val="24"/>
        </w:rPr>
        <w:t>lam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Brebes. </w:t>
      </w:r>
    </w:p>
    <w:p w14:paraId="49483CC9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PERTANYAAN SENGAJA DIRANCANG SESEDERHANA MUNGKIN,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erharg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“Per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erah Dalam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embag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wada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syarak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Brebes”.</w:t>
      </w:r>
    </w:p>
    <w:p w14:paraId="7350BF16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pergun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7BBFA78C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Atas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artisipasin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028BB01B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3EFB43B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 PERHATIAN 1. </w:t>
      </w:r>
    </w:p>
    <w:p w14:paraId="5DE20CA8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1. Tuju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obyektif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LSM oleh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erah.</w:t>
      </w:r>
    </w:p>
    <w:p w14:paraId="440C75FA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2. Nilai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pertanggungjawab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2D16D5B5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lastRenderedPageBreak/>
        <w:t xml:space="preserve">3. Hasil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i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deks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, LSM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60114B15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4.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irahasiak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127A45AA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5.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hubunganny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>.</w:t>
      </w:r>
    </w:p>
    <w:p w14:paraId="77CF46D9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6. </w:t>
      </w:r>
      <w:proofErr w:type="spellStart"/>
      <w:proofErr w:type="gramStart"/>
      <w:r w:rsidRPr="00CC6452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C6452"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65DDE698" w14:textId="77777777" w:rsidR="00CE4222" w:rsidRPr="00CC6452" w:rsidRDefault="00CE4222" w:rsidP="00CE4222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Pr="00CC6452">
        <w:rPr>
          <w:rFonts w:ascii="Times New Roman" w:hAnsi="Times New Roman" w:cs="Times New Roman"/>
          <w:sz w:val="24"/>
          <w:szCs w:val="24"/>
        </w:rPr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0CE4477D" w14:textId="77777777" w:rsidR="00CE4222" w:rsidRDefault="00CE4222" w:rsidP="00CE4222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>TS</w:t>
      </w:r>
      <w:r w:rsidRPr="00CC6452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= </w:t>
      </w:r>
      <w:r w:rsidRPr="00CC6452">
        <w:rPr>
          <w:rFonts w:ascii="Times New Roman" w:hAnsi="Times New Roman" w:cs="Times New Roman"/>
          <w:sz w:val="24"/>
          <w:szCs w:val="24"/>
        </w:rPr>
        <w:t xml:space="preserve">Tidak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14:paraId="2C9739F6" w14:textId="77777777" w:rsidR="00CE4222" w:rsidRDefault="00CE4222" w:rsidP="00CE4222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 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</w:p>
    <w:p w14:paraId="40976B02" w14:textId="77777777" w:rsidR="00CE4222" w:rsidRDefault="00CE4222" w:rsidP="00CE4222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M </w:t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Tidak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</w:p>
    <w:p w14:paraId="0BF10100" w14:textId="77777777" w:rsidR="00CE4222" w:rsidRDefault="00CE4222" w:rsidP="00CE4222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 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=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</w:p>
    <w:p w14:paraId="37C0053D" w14:textId="77777777" w:rsidR="00CE4222" w:rsidRPr="00550539" w:rsidRDefault="00CE4222" w:rsidP="00CE4222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C </w:t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Tidak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</w:p>
    <w:p w14:paraId="5C95BD64" w14:textId="77777777" w:rsidR="00CE4222" w:rsidRPr="00CC645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t xml:space="preserve">I. Data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Nama </w:t>
      </w:r>
      <w:proofErr w:type="spellStart"/>
      <w:proofErr w:type="gramStart"/>
      <w:r w:rsidRPr="00CC6452">
        <w:rPr>
          <w:rFonts w:ascii="Times New Roman" w:hAnsi="Times New Roman" w:cs="Times New Roman"/>
          <w:b/>
          <w:sz w:val="24"/>
          <w:szCs w:val="24"/>
        </w:rPr>
        <w:t>Responden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</w:p>
    <w:p w14:paraId="778F830F" w14:textId="77777777" w:rsidR="00CE4222" w:rsidRPr="00CC6452" w:rsidRDefault="00CE4222" w:rsidP="00CE4222">
      <w:pPr>
        <w:pStyle w:val="ListParagraph"/>
        <w:numPr>
          <w:ilvl w:val="0"/>
          <w:numId w:val="5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Nama </w:t>
      </w:r>
      <w:r w:rsidRPr="00CC6452">
        <w:rPr>
          <w:rFonts w:ascii="Times New Roman" w:hAnsi="Times New Roman" w:cs="Times New Roman"/>
          <w:sz w:val="24"/>
          <w:szCs w:val="24"/>
        </w:rPr>
        <w:tab/>
      </w:r>
      <w:r w:rsidRPr="00CC6452">
        <w:rPr>
          <w:rFonts w:ascii="Times New Roman" w:hAnsi="Times New Roman" w:cs="Times New Roman"/>
          <w:sz w:val="24"/>
          <w:szCs w:val="24"/>
        </w:rPr>
        <w:tab/>
      </w:r>
      <w:r w:rsidRPr="00CC6452">
        <w:rPr>
          <w:rFonts w:ascii="Times New Roman" w:hAnsi="Times New Roman" w:cs="Times New Roman"/>
          <w:sz w:val="24"/>
          <w:szCs w:val="24"/>
        </w:rPr>
        <w:tab/>
        <w:t>:</w:t>
      </w:r>
    </w:p>
    <w:p w14:paraId="57A3DF91" w14:textId="77777777" w:rsidR="00CE4222" w:rsidRPr="00CC6452" w:rsidRDefault="00CE4222" w:rsidP="00CE4222">
      <w:pPr>
        <w:pStyle w:val="ListParagraph"/>
        <w:numPr>
          <w:ilvl w:val="0"/>
          <w:numId w:val="5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Nama LSM </w:t>
      </w:r>
      <w:r w:rsidRPr="00CC6452">
        <w:rPr>
          <w:rFonts w:ascii="Times New Roman" w:hAnsi="Times New Roman" w:cs="Times New Roman"/>
          <w:sz w:val="24"/>
          <w:szCs w:val="24"/>
        </w:rPr>
        <w:tab/>
      </w:r>
      <w:r w:rsidRPr="00CC6452">
        <w:rPr>
          <w:rFonts w:ascii="Times New Roman" w:hAnsi="Times New Roman" w:cs="Times New Roman"/>
          <w:sz w:val="24"/>
          <w:szCs w:val="24"/>
        </w:rPr>
        <w:tab/>
        <w:t>:</w:t>
      </w:r>
    </w:p>
    <w:p w14:paraId="44C4A71A" w14:textId="77777777" w:rsidR="00CE4222" w:rsidRPr="00CC6452" w:rsidRDefault="00CE4222" w:rsidP="00CE4222">
      <w:pPr>
        <w:pStyle w:val="ListParagraph"/>
        <w:numPr>
          <w:ilvl w:val="0"/>
          <w:numId w:val="5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CC6452"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r w:rsidRPr="00CC6452">
        <w:rPr>
          <w:rFonts w:ascii="Times New Roman" w:hAnsi="Times New Roman" w:cs="Times New Roman"/>
          <w:sz w:val="24"/>
          <w:szCs w:val="24"/>
        </w:rPr>
        <w:tab/>
      </w:r>
      <w:r w:rsidRPr="00CC6452">
        <w:rPr>
          <w:rFonts w:ascii="Times New Roman" w:hAnsi="Times New Roman" w:cs="Times New Roman"/>
          <w:sz w:val="24"/>
          <w:szCs w:val="24"/>
        </w:rPr>
        <w:tab/>
        <w:t>:</w:t>
      </w:r>
    </w:p>
    <w:p w14:paraId="474B59BA" w14:textId="77777777" w:rsidR="00CE4222" w:rsidRPr="00CC6452" w:rsidRDefault="00CE4222" w:rsidP="00CE4222">
      <w:pPr>
        <w:pStyle w:val="ListParagraph"/>
        <w:numPr>
          <w:ilvl w:val="0"/>
          <w:numId w:val="5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r w:rsidRPr="00CC6452">
        <w:rPr>
          <w:rFonts w:ascii="Times New Roman" w:hAnsi="Times New Roman" w:cs="Times New Roman"/>
          <w:sz w:val="24"/>
          <w:szCs w:val="24"/>
        </w:rPr>
        <w:tab/>
        <w:t>:</w:t>
      </w:r>
    </w:p>
    <w:p w14:paraId="30BE00C6" w14:textId="77777777" w:rsidR="00CE4222" w:rsidRDefault="00CE4222" w:rsidP="00CE4222">
      <w:pPr>
        <w:pStyle w:val="ListParagraph"/>
        <w:numPr>
          <w:ilvl w:val="0"/>
          <w:numId w:val="5"/>
        </w:numPr>
        <w:spacing w:line="36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 w:rsidRPr="00CC6452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Pr="00CC6452">
        <w:rPr>
          <w:rFonts w:ascii="Times New Roman" w:hAnsi="Times New Roman" w:cs="Times New Roman"/>
          <w:sz w:val="24"/>
          <w:szCs w:val="24"/>
        </w:rPr>
        <w:t xml:space="preserve"> </w:t>
      </w:r>
      <w:r w:rsidRPr="00CC6452"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14:paraId="04307B5C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2F91A37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96F86C0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6913444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8ED73E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1E42464" w14:textId="77777777" w:rsidR="00CE4222" w:rsidRPr="00550539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854D304" w14:textId="77777777" w:rsidR="00CE4222" w:rsidRDefault="00CE4222" w:rsidP="00CE42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C645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II.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Pendapat</w:t>
      </w:r>
      <w:proofErr w:type="spellEnd"/>
      <w:r w:rsidRPr="00CC645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C6452">
        <w:rPr>
          <w:rFonts w:ascii="Times New Roman" w:hAnsi="Times New Roman" w:cs="Times New Roman"/>
          <w:b/>
          <w:sz w:val="24"/>
          <w:szCs w:val="24"/>
        </w:rPr>
        <w:t>Responden</w:t>
      </w:r>
      <w:proofErr w:type="spellEnd"/>
    </w:p>
    <w:p w14:paraId="59300D41" w14:textId="77777777" w:rsidR="00CE4222" w:rsidRPr="00737AA7" w:rsidRDefault="00CE4222" w:rsidP="00CE422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kli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sym w:font="Wingdings" w:char="F0FC"/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Ind w:w="-572" w:type="dxa"/>
        <w:tblLayout w:type="fixed"/>
        <w:tblLook w:val="04A0" w:firstRow="1" w:lastRow="0" w:firstColumn="1" w:lastColumn="0" w:noHBand="0" w:noVBand="1"/>
      </w:tblPr>
      <w:tblGrid>
        <w:gridCol w:w="1624"/>
        <w:gridCol w:w="1652"/>
        <w:gridCol w:w="3473"/>
        <w:gridCol w:w="620"/>
        <w:gridCol w:w="567"/>
        <w:gridCol w:w="564"/>
      </w:tblGrid>
      <w:tr w:rsidR="00CE4222" w:rsidRPr="00DC155F" w14:paraId="698E2CFF" w14:textId="77777777" w:rsidTr="00F42B3D">
        <w:trPr>
          <w:trHeight w:val="397"/>
        </w:trPr>
        <w:tc>
          <w:tcPr>
            <w:tcW w:w="1624" w:type="dxa"/>
            <w:vAlign w:val="center"/>
          </w:tcPr>
          <w:p w14:paraId="23796E6D" w14:textId="77777777" w:rsidR="00CE4222" w:rsidRPr="00DC155F" w:rsidRDefault="00CE4222" w:rsidP="00F42B3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Variabel</w:t>
            </w:r>
            <w:proofErr w:type="spellEnd"/>
          </w:p>
        </w:tc>
        <w:tc>
          <w:tcPr>
            <w:tcW w:w="1652" w:type="dxa"/>
            <w:vAlign w:val="center"/>
          </w:tcPr>
          <w:p w14:paraId="048E1016" w14:textId="77777777" w:rsidR="00CE4222" w:rsidRPr="00DC155F" w:rsidRDefault="00CE4222" w:rsidP="00F42B3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Dimensi</w:t>
            </w:r>
            <w:proofErr w:type="spellEnd"/>
          </w:p>
        </w:tc>
        <w:tc>
          <w:tcPr>
            <w:tcW w:w="3473" w:type="dxa"/>
            <w:vAlign w:val="center"/>
          </w:tcPr>
          <w:p w14:paraId="590BD037" w14:textId="77777777" w:rsidR="00CE4222" w:rsidRPr="00DC155F" w:rsidRDefault="00CE4222" w:rsidP="00F42B3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Indikator</w:t>
            </w:r>
            <w:proofErr w:type="spellEnd"/>
          </w:p>
        </w:tc>
        <w:tc>
          <w:tcPr>
            <w:tcW w:w="1751" w:type="dxa"/>
            <w:gridSpan w:val="3"/>
            <w:vAlign w:val="center"/>
          </w:tcPr>
          <w:p w14:paraId="353FBEF9" w14:textId="77777777" w:rsidR="00CE4222" w:rsidRPr="00DC155F" w:rsidRDefault="00CE4222" w:rsidP="00F42B3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Ket</w:t>
            </w:r>
          </w:p>
        </w:tc>
      </w:tr>
      <w:tr w:rsidR="00CE4222" w:rsidRPr="00DC155F" w14:paraId="678C6A08" w14:textId="77777777" w:rsidTr="00F42B3D">
        <w:trPr>
          <w:trHeight w:val="987"/>
        </w:trPr>
        <w:tc>
          <w:tcPr>
            <w:tcW w:w="1624" w:type="dxa"/>
            <w:vMerge w:val="restart"/>
            <w:vAlign w:val="center"/>
          </w:tcPr>
          <w:p w14:paraId="0E612AF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 w:rsidRPr="00DC155F">
              <w:rPr>
                <w:rFonts w:ascii="Times New Roman" w:hAnsi="Times New Roman"/>
                <w:sz w:val="24"/>
                <w:szCs w:val="24"/>
              </w:rPr>
              <w:t xml:space="preserve">Peran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erint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aer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alam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berdaya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Lembaga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Swaday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syarakat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nurut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ratur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erint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No 58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2016</w:t>
            </w:r>
          </w:p>
          <w:p w14:paraId="40BA615B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  <w:p w14:paraId="4935C42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  <w:p w14:paraId="2EB34C83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 w:val="restart"/>
            <w:vAlign w:val="center"/>
          </w:tcPr>
          <w:p w14:paraId="2F8AFB7B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Fasil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ebijakan</w:t>
            </w:r>
            <w:proofErr w:type="spellEnd"/>
          </w:p>
        </w:tc>
        <w:tc>
          <w:tcPr>
            <w:tcW w:w="3473" w:type="dxa"/>
            <w:vMerge w:val="restart"/>
            <w:vAlign w:val="center"/>
          </w:tcPr>
          <w:p w14:paraId="01DE78E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Apak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and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ngetahu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Undang-undang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No.17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2013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entang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Organisas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emasyarakat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njad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landas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hukum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Lembaga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Swaday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Masyarakat?</w:t>
            </w:r>
          </w:p>
        </w:tc>
        <w:tc>
          <w:tcPr>
            <w:tcW w:w="620" w:type="dxa"/>
            <w:vAlign w:val="center"/>
          </w:tcPr>
          <w:p w14:paraId="4ECFDF06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M</w:t>
            </w:r>
          </w:p>
        </w:tc>
        <w:tc>
          <w:tcPr>
            <w:tcW w:w="567" w:type="dxa"/>
            <w:vAlign w:val="center"/>
          </w:tcPr>
          <w:p w14:paraId="17ABC51F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33B5FBDF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1E307784" w14:textId="77777777" w:rsidTr="00F42B3D">
        <w:trPr>
          <w:trHeight w:val="825"/>
        </w:trPr>
        <w:tc>
          <w:tcPr>
            <w:tcW w:w="1624" w:type="dxa"/>
            <w:vMerge/>
            <w:vAlign w:val="center"/>
          </w:tcPr>
          <w:p w14:paraId="10CCB4D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1841455D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/>
            <w:vAlign w:val="center"/>
          </w:tcPr>
          <w:p w14:paraId="1B0EC44C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20" w:type="dxa"/>
            <w:vAlign w:val="center"/>
          </w:tcPr>
          <w:p w14:paraId="208D6457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TM</w:t>
            </w:r>
          </w:p>
        </w:tc>
        <w:tc>
          <w:tcPr>
            <w:tcW w:w="567" w:type="dxa"/>
            <w:vAlign w:val="center"/>
          </w:tcPr>
          <w:p w14:paraId="6B4F1114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534F244D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54A47DC6" w14:textId="77777777" w:rsidTr="00F42B3D">
        <w:trPr>
          <w:trHeight w:val="555"/>
        </w:trPr>
        <w:tc>
          <w:tcPr>
            <w:tcW w:w="1624" w:type="dxa"/>
            <w:vMerge/>
            <w:vAlign w:val="center"/>
          </w:tcPr>
          <w:p w14:paraId="4465B8C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0D6D87A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 w:val="restart"/>
            <w:vAlign w:val="center"/>
          </w:tcPr>
          <w:p w14:paraId="3DF8D1D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Fasil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ebijak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berup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UU No. 17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ahu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2013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sud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cukup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untuk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njad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landas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hukum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bag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LSM.</w:t>
            </w:r>
          </w:p>
        </w:tc>
        <w:tc>
          <w:tcPr>
            <w:tcW w:w="620" w:type="dxa"/>
            <w:vAlign w:val="center"/>
          </w:tcPr>
          <w:p w14:paraId="0D97720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C</w:t>
            </w:r>
          </w:p>
        </w:tc>
        <w:tc>
          <w:tcPr>
            <w:tcW w:w="567" w:type="dxa"/>
            <w:vAlign w:val="center"/>
          </w:tcPr>
          <w:p w14:paraId="05FE94F2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12A4BAF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46EA559F" w14:textId="77777777" w:rsidTr="00F42B3D">
        <w:trPr>
          <w:trHeight w:val="555"/>
        </w:trPr>
        <w:tc>
          <w:tcPr>
            <w:tcW w:w="1624" w:type="dxa"/>
            <w:vMerge/>
            <w:vAlign w:val="center"/>
          </w:tcPr>
          <w:p w14:paraId="457A070C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756D2355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/>
            <w:vAlign w:val="center"/>
          </w:tcPr>
          <w:p w14:paraId="76F17B1F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20" w:type="dxa"/>
            <w:vAlign w:val="center"/>
          </w:tcPr>
          <w:p w14:paraId="290D4F39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TC</w:t>
            </w:r>
          </w:p>
        </w:tc>
        <w:tc>
          <w:tcPr>
            <w:tcW w:w="567" w:type="dxa"/>
            <w:vAlign w:val="center"/>
          </w:tcPr>
          <w:p w14:paraId="7EA4F407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1932A4D6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3C325720" w14:textId="77777777" w:rsidTr="00F42B3D">
        <w:trPr>
          <w:trHeight w:val="690"/>
        </w:trPr>
        <w:tc>
          <w:tcPr>
            <w:tcW w:w="1624" w:type="dxa"/>
            <w:vMerge/>
            <w:vAlign w:val="center"/>
          </w:tcPr>
          <w:p w14:paraId="26E3913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 w:val="restart"/>
            <w:vAlign w:val="center"/>
          </w:tcPr>
          <w:p w14:paraId="03471718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nguat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apas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elembagaan</w:t>
            </w:r>
            <w:proofErr w:type="spellEnd"/>
          </w:p>
        </w:tc>
        <w:tc>
          <w:tcPr>
            <w:tcW w:w="3473" w:type="dxa"/>
            <w:vMerge w:val="restart"/>
            <w:vAlign w:val="center"/>
          </w:tcPr>
          <w:p w14:paraId="594DAFF6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erint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aer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el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mberik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program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penguat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aps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elembaga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erhadap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LSM di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abupate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Brebes.</w:t>
            </w:r>
          </w:p>
        </w:tc>
        <w:tc>
          <w:tcPr>
            <w:tcW w:w="620" w:type="dxa"/>
            <w:vAlign w:val="center"/>
          </w:tcPr>
          <w:p w14:paraId="14644BB6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66B93957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6AD9AF98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779DA28A" w14:textId="77777777" w:rsidTr="00F42B3D">
        <w:trPr>
          <w:trHeight w:val="690"/>
        </w:trPr>
        <w:tc>
          <w:tcPr>
            <w:tcW w:w="1624" w:type="dxa"/>
            <w:vMerge/>
            <w:vAlign w:val="center"/>
          </w:tcPr>
          <w:p w14:paraId="724538AB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649BF45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/>
            <w:vAlign w:val="center"/>
          </w:tcPr>
          <w:p w14:paraId="4DFA00D4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20" w:type="dxa"/>
            <w:vAlign w:val="center"/>
          </w:tcPr>
          <w:p w14:paraId="0AFEA095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6563264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27BF794F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0BF18FDC" w14:textId="77777777" w:rsidTr="00F42B3D">
        <w:trPr>
          <w:trHeight w:val="625"/>
        </w:trPr>
        <w:tc>
          <w:tcPr>
            <w:tcW w:w="1624" w:type="dxa"/>
            <w:vMerge/>
            <w:vAlign w:val="center"/>
          </w:tcPr>
          <w:p w14:paraId="757175FA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 w:val="restart"/>
            <w:vAlign w:val="center"/>
          </w:tcPr>
          <w:p w14:paraId="1CC7DCC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ningkat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ual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Sumberday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anusia</w:t>
            </w:r>
            <w:proofErr w:type="spellEnd"/>
          </w:p>
        </w:tc>
        <w:tc>
          <w:tcPr>
            <w:tcW w:w="3473" w:type="dxa"/>
            <w:vMerge w:val="restart"/>
            <w:vAlign w:val="center"/>
          </w:tcPr>
          <w:p w14:paraId="3A6C7F0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erint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aer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mberik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ngetahu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terkait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apas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sikap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otens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sert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eterampil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yang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imiliki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oleh LSM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anda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620" w:type="dxa"/>
            <w:vAlign w:val="center"/>
          </w:tcPr>
          <w:p w14:paraId="6F51074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129023CE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3EBA4B8F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16C14DAD" w14:textId="77777777" w:rsidTr="00F42B3D">
        <w:trPr>
          <w:trHeight w:val="397"/>
        </w:trPr>
        <w:tc>
          <w:tcPr>
            <w:tcW w:w="1624" w:type="dxa"/>
            <w:vMerge/>
            <w:vAlign w:val="center"/>
          </w:tcPr>
          <w:p w14:paraId="4D289568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28F8903F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/>
            <w:vAlign w:val="center"/>
          </w:tcPr>
          <w:p w14:paraId="62C29614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20" w:type="dxa"/>
            <w:vAlign w:val="center"/>
          </w:tcPr>
          <w:p w14:paraId="5E046B42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6A93B5B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3FAE24A9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2F5C9674" w14:textId="77777777" w:rsidTr="00F42B3D">
        <w:trPr>
          <w:trHeight w:val="645"/>
        </w:trPr>
        <w:tc>
          <w:tcPr>
            <w:tcW w:w="1624" w:type="dxa"/>
            <w:vMerge/>
            <w:vAlign w:val="center"/>
          </w:tcPr>
          <w:p w14:paraId="10CD970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3A26BAD5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 w:val="restart"/>
            <w:vAlign w:val="center"/>
          </w:tcPr>
          <w:p w14:paraId="7ADA636E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bina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oleh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pemerint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aerah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dapat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meningkatkan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Kualitas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DC155F">
              <w:rPr>
                <w:rFonts w:ascii="Times New Roman" w:hAnsi="Times New Roman"/>
                <w:sz w:val="24"/>
                <w:szCs w:val="24"/>
              </w:rPr>
              <w:t>Individu</w:t>
            </w:r>
            <w:proofErr w:type="spellEnd"/>
            <w:r w:rsidRPr="00DC155F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620" w:type="dxa"/>
            <w:vAlign w:val="center"/>
          </w:tcPr>
          <w:p w14:paraId="27255BF0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14:paraId="5F44CC18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6D56A09D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CE4222" w:rsidRPr="00DC155F" w14:paraId="050329CB" w14:textId="77777777" w:rsidTr="00F42B3D">
        <w:trPr>
          <w:trHeight w:val="697"/>
        </w:trPr>
        <w:tc>
          <w:tcPr>
            <w:tcW w:w="1624" w:type="dxa"/>
            <w:vMerge/>
            <w:vAlign w:val="center"/>
          </w:tcPr>
          <w:p w14:paraId="0E04BDE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52" w:type="dxa"/>
            <w:vMerge/>
            <w:vAlign w:val="center"/>
          </w:tcPr>
          <w:p w14:paraId="66F51D21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3473" w:type="dxa"/>
            <w:vMerge/>
            <w:vAlign w:val="center"/>
          </w:tcPr>
          <w:p w14:paraId="646B6443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20" w:type="dxa"/>
            <w:vAlign w:val="center"/>
          </w:tcPr>
          <w:p w14:paraId="06F2400D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DC155F">
              <w:rPr>
                <w:rFonts w:ascii="Times New Roman" w:hAnsi="Times New Roman"/>
                <w:b/>
                <w:sz w:val="24"/>
                <w:szCs w:val="24"/>
              </w:rPr>
              <w:t>TS</w:t>
            </w:r>
          </w:p>
        </w:tc>
        <w:tc>
          <w:tcPr>
            <w:tcW w:w="567" w:type="dxa"/>
            <w:vAlign w:val="center"/>
          </w:tcPr>
          <w:p w14:paraId="168FE0CE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vAlign w:val="center"/>
          </w:tcPr>
          <w:p w14:paraId="28B00D83" w14:textId="77777777" w:rsidR="00CE4222" w:rsidRPr="00DC155F" w:rsidRDefault="00CE4222" w:rsidP="00F42B3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656703FF" w14:textId="77777777" w:rsidR="00CE4222" w:rsidRPr="00CC6452" w:rsidRDefault="00CE4222" w:rsidP="00CE4222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C1130C4" w14:textId="77777777" w:rsidR="00CE4222" w:rsidRPr="006A2165" w:rsidRDefault="00CE4222" w:rsidP="00CE4222">
      <w:pPr>
        <w:rPr>
          <w:b/>
        </w:rPr>
      </w:pPr>
    </w:p>
    <w:p w14:paraId="7A88B4F4" w14:textId="77777777" w:rsidR="00CE4222" w:rsidRDefault="00CE4222" w:rsidP="00CE4222"/>
    <w:p w14:paraId="6B01AE75" w14:textId="77777777" w:rsidR="006B6656" w:rsidRDefault="006B6656"/>
    <w:sectPr w:rsidR="006B6656" w:rsidSect="00E84866">
      <w:pgSz w:w="11907" w:h="16839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3502E6"/>
    <w:multiLevelType w:val="hybridMultilevel"/>
    <w:tmpl w:val="B1E659B4"/>
    <w:lvl w:ilvl="0" w:tplc="64BA907E">
      <w:start w:val="1"/>
      <w:numFmt w:val="lowerLetter"/>
      <w:lvlText w:val="%1."/>
      <w:lvlJc w:val="left"/>
      <w:pPr>
        <w:ind w:left="1146" w:hanging="360"/>
      </w:pPr>
      <w:rPr>
        <w:rFonts w:ascii="Times New Roman" w:eastAsiaTheme="minorHAnsi" w:hAnsi="Times New Roman" w:cs="Times New Roman"/>
      </w:rPr>
    </w:lvl>
    <w:lvl w:ilvl="1" w:tplc="48090019" w:tentative="1">
      <w:start w:val="1"/>
      <w:numFmt w:val="lowerLetter"/>
      <w:lvlText w:val="%2."/>
      <w:lvlJc w:val="left"/>
      <w:pPr>
        <w:ind w:left="1866" w:hanging="360"/>
      </w:pPr>
    </w:lvl>
    <w:lvl w:ilvl="2" w:tplc="4809001B" w:tentative="1">
      <w:start w:val="1"/>
      <w:numFmt w:val="lowerRoman"/>
      <w:lvlText w:val="%3."/>
      <w:lvlJc w:val="right"/>
      <w:pPr>
        <w:ind w:left="2586" w:hanging="180"/>
      </w:pPr>
    </w:lvl>
    <w:lvl w:ilvl="3" w:tplc="4809000F" w:tentative="1">
      <w:start w:val="1"/>
      <w:numFmt w:val="decimal"/>
      <w:lvlText w:val="%4."/>
      <w:lvlJc w:val="left"/>
      <w:pPr>
        <w:ind w:left="3306" w:hanging="360"/>
      </w:pPr>
    </w:lvl>
    <w:lvl w:ilvl="4" w:tplc="48090019" w:tentative="1">
      <w:start w:val="1"/>
      <w:numFmt w:val="lowerLetter"/>
      <w:lvlText w:val="%5."/>
      <w:lvlJc w:val="left"/>
      <w:pPr>
        <w:ind w:left="4026" w:hanging="360"/>
      </w:pPr>
    </w:lvl>
    <w:lvl w:ilvl="5" w:tplc="4809001B" w:tentative="1">
      <w:start w:val="1"/>
      <w:numFmt w:val="lowerRoman"/>
      <w:lvlText w:val="%6."/>
      <w:lvlJc w:val="right"/>
      <w:pPr>
        <w:ind w:left="4746" w:hanging="180"/>
      </w:pPr>
    </w:lvl>
    <w:lvl w:ilvl="6" w:tplc="4809000F" w:tentative="1">
      <w:start w:val="1"/>
      <w:numFmt w:val="decimal"/>
      <w:lvlText w:val="%7."/>
      <w:lvlJc w:val="left"/>
      <w:pPr>
        <w:ind w:left="5466" w:hanging="360"/>
      </w:pPr>
    </w:lvl>
    <w:lvl w:ilvl="7" w:tplc="48090019" w:tentative="1">
      <w:start w:val="1"/>
      <w:numFmt w:val="lowerLetter"/>
      <w:lvlText w:val="%8."/>
      <w:lvlJc w:val="left"/>
      <w:pPr>
        <w:ind w:left="6186" w:hanging="360"/>
      </w:pPr>
    </w:lvl>
    <w:lvl w:ilvl="8" w:tplc="4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 w15:restartNumberingAfterBreak="0">
    <w:nsid w:val="099B23E8"/>
    <w:multiLevelType w:val="hybridMultilevel"/>
    <w:tmpl w:val="4ABA1712"/>
    <w:lvl w:ilvl="0" w:tplc="3322294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0A3B25"/>
    <w:multiLevelType w:val="hybridMultilevel"/>
    <w:tmpl w:val="B7328886"/>
    <w:lvl w:ilvl="0" w:tplc="332229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2E94A4E"/>
    <w:multiLevelType w:val="hybridMultilevel"/>
    <w:tmpl w:val="8D080E44"/>
    <w:lvl w:ilvl="0" w:tplc="332229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1616377"/>
    <w:multiLevelType w:val="hybridMultilevel"/>
    <w:tmpl w:val="819473DE"/>
    <w:lvl w:ilvl="0" w:tplc="AA90D5DE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33946"/>
    <w:multiLevelType w:val="hybridMultilevel"/>
    <w:tmpl w:val="FD401C36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71193310">
    <w:abstractNumId w:val="4"/>
  </w:num>
  <w:num w:numId="2" w16cid:durableId="1667391733">
    <w:abstractNumId w:val="1"/>
  </w:num>
  <w:num w:numId="3" w16cid:durableId="1431124927">
    <w:abstractNumId w:val="2"/>
  </w:num>
  <w:num w:numId="4" w16cid:durableId="1123156792">
    <w:abstractNumId w:val="3"/>
  </w:num>
  <w:num w:numId="5" w16cid:durableId="914555887">
    <w:abstractNumId w:val="0"/>
  </w:num>
  <w:num w:numId="6" w16cid:durableId="20691565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4222"/>
    <w:rsid w:val="006B6656"/>
    <w:rsid w:val="00CE4222"/>
    <w:rsid w:val="00E769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774DF"/>
  <w15:chartTrackingRefBased/>
  <w15:docId w15:val="{376DCC75-8442-4D7D-B7BC-258EDE7F1E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4222"/>
    <w:rPr>
      <w:kern w:val="0"/>
      <w:lang w:val="en-SG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E4222"/>
    <w:pPr>
      <w:ind w:left="720"/>
      <w:contextualSpacing/>
    </w:pPr>
  </w:style>
  <w:style w:type="paragraph" w:styleId="NoSpacing">
    <w:name w:val="No Spacing"/>
    <w:uiPriority w:val="1"/>
    <w:qFormat/>
    <w:rsid w:val="00CE4222"/>
    <w:pPr>
      <w:spacing w:after="0" w:line="240" w:lineRule="auto"/>
    </w:pPr>
    <w:rPr>
      <w:rFonts w:eastAsia="Times New Roman" w:cs="Times New Roman"/>
      <w:kern w:val="0"/>
      <w:lang w:val="en-SG"/>
      <w14:ligatures w14:val="none"/>
    </w:rPr>
  </w:style>
  <w:style w:type="table" w:styleId="TableGrid">
    <w:name w:val="Table Grid"/>
    <w:basedOn w:val="TableNormal"/>
    <w:uiPriority w:val="39"/>
    <w:rsid w:val="00CE4222"/>
    <w:pPr>
      <w:spacing w:after="0" w:line="240" w:lineRule="auto"/>
    </w:pPr>
    <w:rPr>
      <w:kern w:val="0"/>
      <w:lang w:val="en-SG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rsid w:val="00CE422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brebeskab.go.id/index.php/pages/sejarah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250</Words>
  <Characters>7129</Characters>
  <Application>Microsoft Office Word</Application>
  <DocSecurity>0</DocSecurity>
  <Lines>59</Lines>
  <Paragraphs>16</Paragraphs>
  <ScaleCrop>false</ScaleCrop>
  <Company/>
  <LinksUpToDate>false</LinksUpToDate>
  <CharactersWithSpaces>8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3-08-15T13:38:00Z</dcterms:created>
  <dcterms:modified xsi:type="dcterms:W3CDTF">2023-08-15T13:39:00Z</dcterms:modified>
</cp:coreProperties>
</file>